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EndPr/>
      <w:sdtContent>
        <w:p w:rsidR="000C381D" w:rsidRDefault="000C381D">
          <w:pPr>
            <w:pStyle w:val="ab"/>
          </w:pPr>
        </w:p>
        <w:p w:rsidR="000C381D" w:rsidRDefault="000C381D">
          <w:pPr>
            <w:pStyle w:val="11"/>
          </w:pPr>
          <w:r>
            <w:rPr>
              <w:b/>
              <w:bCs/>
            </w:rPr>
            <w:t>Введение</w:t>
          </w:r>
          <w:r>
            <w:ptab w:relativeTo="margin" w:alignment="right" w:leader="dot"/>
          </w:r>
          <w:r>
            <w:rPr>
              <w:b/>
              <w:bCs/>
            </w:rPr>
            <w:t>4</w:t>
          </w:r>
        </w:p>
        <w:p w:rsidR="000C381D" w:rsidRDefault="000C381D" w:rsidP="000C381D">
          <w:pPr>
            <w:pStyle w:val="11"/>
            <w:outlineLvl w:val="0"/>
            <w:rPr>
              <w:b/>
              <w:bCs/>
            </w:rPr>
          </w:pPr>
          <w:r>
            <w:rPr>
              <w:b/>
              <w:bCs/>
            </w:rPr>
            <w:t xml:space="preserve">1. </w:t>
          </w:r>
          <w:r w:rsidR="00BC77E0">
            <w:rPr>
              <w:b/>
              <w:bCs/>
            </w:rPr>
            <w:t xml:space="preserve">Анализ проблем </w:t>
          </w:r>
          <w:r w:rsidR="000E3F3B">
            <w:rPr>
              <w:b/>
              <w:bCs/>
            </w:rPr>
            <w:t>системы здравоохранения</w:t>
          </w:r>
          <w:r>
            <w:ptab w:relativeTo="margin" w:alignment="right" w:leader="dot"/>
          </w:r>
          <w:r w:rsidR="0066283E" w:rsidRPr="0066283E">
            <w:rPr>
              <w:b/>
            </w:rPr>
            <w:t>6</w:t>
          </w:r>
        </w:p>
        <w:p w:rsidR="000C381D" w:rsidRDefault="000C381D" w:rsidP="00CF584C">
          <w:pPr>
            <w:pStyle w:val="11"/>
            <w:ind w:firstLine="576"/>
            <w:outlineLvl w:val="0"/>
            <w:rPr>
              <w:b/>
              <w:bCs/>
            </w:rPr>
          </w:pPr>
          <w:r>
            <w:rPr>
              <w:b/>
              <w:bCs/>
            </w:rPr>
            <w:t xml:space="preserve">1.1 Актуальность задачи </w:t>
          </w:r>
          <w:r>
            <w:ptab w:relativeTo="margin" w:alignment="right" w:leader="dot"/>
          </w:r>
          <w:r>
            <w:rPr>
              <w:b/>
              <w:bCs/>
            </w:rPr>
            <w:t>6</w:t>
          </w:r>
        </w:p>
        <w:p w:rsidR="00BC77E0" w:rsidRDefault="00BC77E0" w:rsidP="00BC77E0">
          <w:pPr>
            <w:pStyle w:val="11"/>
            <w:ind w:firstLine="576"/>
            <w:outlineLvl w:val="0"/>
            <w:rPr>
              <w:b/>
              <w:bCs/>
            </w:rPr>
          </w:pPr>
          <w:r>
            <w:rPr>
              <w:b/>
              <w:bCs/>
            </w:rPr>
            <w:t>1.</w:t>
          </w:r>
          <w:r w:rsidR="00CF584C">
            <w:rPr>
              <w:b/>
              <w:bCs/>
            </w:rPr>
            <w:t>2</w:t>
          </w:r>
          <w:r>
            <w:rPr>
              <w:b/>
              <w:bCs/>
            </w:rPr>
            <w:t xml:space="preserve"> Обзор исследований в области оптимизации системы здравоохранения</w:t>
          </w:r>
          <w:r>
            <w:ptab w:relativeTo="margin" w:alignment="right" w:leader="dot"/>
          </w:r>
          <w:r w:rsidR="00CF584C">
            <w:rPr>
              <w:b/>
              <w:bCs/>
            </w:rPr>
            <w:t>7</w:t>
          </w:r>
        </w:p>
        <w:p w:rsidR="0066283E" w:rsidRDefault="0066283E" w:rsidP="0066283E">
          <w:pPr>
            <w:pStyle w:val="11"/>
            <w:outlineLvl w:val="0"/>
            <w:rPr>
              <w:b/>
              <w:bCs/>
            </w:rPr>
          </w:pPr>
          <w:r>
            <w:rPr>
              <w:b/>
              <w:bCs/>
            </w:rPr>
            <w:t>2. Методы регулирования системы здравоохранения</w:t>
          </w:r>
          <w:r>
            <w:ptab w:relativeTo="margin" w:alignment="right" w:leader="dot"/>
          </w:r>
        </w:p>
        <w:p w:rsidR="0066283E" w:rsidRDefault="00C57D32" w:rsidP="0066283E">
          <w:pPr>
            <w:pStyle w:val="11"/>
            <w:ind w:firstLine="576"/>
            <w:outlineLvl w:val="0"/>
            <w:rPr>
              <w:b/>
              <w:bCs/>
            </w:rPr>
          </w:pPr>
          <w:r>
            <w:rPr>
              <w:b/>
              <w:bCs/>
            </w:rPr>
            <w:t>2</w:t>
          </w:r>
          <w:r w:rsidR="0066283E">
            <w:rPr>
              <w:b/>
              <w:bCs/>
            </w:rPr>
            <w:t>.1 Обзор существующих систем регулирования здравоохранения</w:t>
          </w:r>
          <w:r w:rsidR="0066283E">
            <w:t xml:space="preserve"> </w:t>
          </w:r>
          <w:r w:rsidR="0066283E">
            <w:ptab w:relativeTo="margin" w:alignment="right" w:leader="dot"/>
          </w:r>
          <w:r w:rsidR="00CF584C">
            <w:rPr>
              <w:b/>
              <w:bCs/>
            </w:rPr>
            <w:t>9</w:t>
          </w:r>
        </w:p>
        <w:p w:rsidR="0045573D" w:rsidRPr="0045573D" w:rsidRDefault="0045573D" w:rsidP="0045573D">
          <w:pPr>
            <w:pStyle w:val="11"/>
            <w:ind w:firstLine="576"/>
            <w:outlineLvl w:val="0"/>
            <w:rPr>
              <w:b/>
              <w:bCs/>
            </w:rPr>
          </w:pPr>
          <w:r>
            <w:rPr>
              <w:b/>
              <w:bCs/>
            </w:rPr>
            <w:t>2.</w:t>
          </w:r>
          <w:r w:rsidRPr="0045573D">
            <w:rPr>
              <w:b/>
              <w:bCs/>
            </w:rPr>
            <w:t>2</w:t>
          </w:r>
          <w:r>
            <w:rPr>
              <w:b/>
              <w:bCs/>
            </w:rPr>
            <w:t xml:space="preserve"> Введение теоретико-игровая модели</w:t>
          </w:r>
          <w:r>
            <w:ptab w:relativeTo="margin" w:alignment="right" w:leader="dot"/>
          </w:r>
          <w:r w:rsidRPr="0045573D">
            <w:rPr>
              <w:b/>
              <w:bCs/>
            </w:rPr>
            <w:t>10</w:t>
          </w:r>
        </w:p>
        <w:p w:rsidR="0066283E" w:rsidRDefault="00C57D32" w:rsidP="0066283E">
          <w:pPr>
            <w:pStyle w:val="11"/>
            <w:ind w:firstLine="576"/>
            <w:outlineLvl w:val="0"/>
            <w:rPr>
              <w:b/>
              <w:bCs/>
            </w:rPr>
          </w:pPr>
          <w:r>
            <w:rPr>
              <w:b/>
              <w:bCs/>
            </w:rPr>
            <w:t>2</w:t>
          </w:r>
          <w:r w:rsidR="0066283E">
            <w:rPr>
              <w:b/>
              <w:bCs/>
            </w:rPr>
            <w:t>.</w:t>
          </w:r>
          <w:r w:rsidR="0045573D" w:rsidRPr="0045573D">
            <w:rPr>
              <w:b/>
              <w:bCs/>
            </w:rPr>
            <w:t>3</w:t>
          </w:r>
          <w:r w:rsidR="0066283E">
            <w:rPr>
              <w:b/>
              <w:bCs/>
            </w:rPr>
            <w:t xml:space="preserve"> Регулирование с помощью диспетчера</w:t>
          </w:r>
          <w:r w:rsidR="0066283E">
            <w:ptab w:relativeTo="margin" w:alignment="right" w:leader="dot"/>
          </w:r>
          <w:r w:rsidR="00CF584C">
            <w:rPr>
              <w:b/>
              <w:bCs/>
            </w:rPr>
            <w:t>10</w:t>
          </w:r>
        </w:p>
        <w:p w:rsidR="0066283E" w:rsidRDefault="00C57D32" w:rsidP="0066283E">
          <w:pPr>
            <w:pStyle w:val="11"/>
            <w:ind w:firstLine="576"/>
            <w:outlineLvl w:val="0"/>
            <w:rPr>
              <w:b/>
              <w:bCs/>
            </w:rPr>
          </w:pPr>
          <w:r>
            <w:rPr>
              <w:b/>
              <w:bCs/>
            </w:rPr>
            <w:t>2</w:t>
          </w:r>
          <w:r w:rsidR="0066283E">
            <w:rPr>
              <w:b/>
              <w:bCs/>
            </w:rPr>
            <w:t>.</w:t>
          </w:r>
          <w:r w:rsidR="0045573D" w:rsidRPr="0045573D">
            <w:rPr>
              <w:b/>
              <w:bCs/>
            </w:rPr>
            <w:t>4</w:t>
          </w:r>
          <w:r w:rsidR="0066283E">
            <w:rPr>
              <w:b/>
              <w:bCs/>
            </w:rPr>
            <w:t xml:space="preserve"> Финансовое регулирование</w:t>
          </w:r>
          <w:r w:rsidR="0066283E">
            <w:ptab w:relativeTo="margin" w:alignment="right" w:leader="dot"/>
          </w:r>
          <w:r>
            <w:rPr>
              <w:b/>
              <w:bCs/>
            </w:rPr>
            <w:t>12</w:t>
          </w:r>
        </w:p>
        <w:p w:rsidR="000C381D" w:rsidRPr="000C381D" w:rsidRDefault="000C381D" w:rsidP="000C381D"/>
        <w:p w:rsidR="000C381D" w:rsidRDefault="00B84935" w:rsidP="000C381D">
          <w:pPr>
            <w:pStyle w:val="21"/>
            <w:ind w:left="576"/>
            <w:outlineLvl w:val="0"/>
          </w:pPr>
        </w:p>
      </w:sdtContent>
    </w:sdt>
    <w:p w:rsidR="00530A8D" w:rsidRPr="000C381D" w:rsidRDefault="00530A8D">
      <w:pPr>
        <w:rPr>
          <w:lang w:val="en-US"/>
        </w:rPr>
      </w:pPr>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w:t>
      </w:r>
      <w:proofErr w:type="spellStart"/>
      <w:r w:rsidR="007802CE">
        <w:rPr>
          <w:rFonts w:ascii="Times New Roman" w:hAnsi="Times New Roman" w:cs="Times New Roman"/>
          <w:sz w:val="28"/>
          <w:szCs w:val="28"/>
        </w:rPr>
        <w:t>па</w:t>
      </w:r>
      <w:r w:rsidR="005D1332">
        <w:rPr>
          <w:rFonts w:ascii="Times New Roman" w:hAnsi="Times New Roman" w:cs="Times New Roman"/>
          <w:sz w:val="28"/>
          <w:szCs w:val="28"/>
        </w:rPr>
        <w:t>ч</w:t>
      </w:r>
      <w:r w:rsidR="007802CE">
        <w:rPr>
          <w:rFonts w:ascii="Times New Roman" w:hAnsi="Times New Roman" w:cs="Times New Roman"/>
          <w:sz w:val="28"/>
          <w:szCs w:val="28"/>
        </w:rPr>
        <w:t>циента</w:t>
      </w:r>
      <w:proofErr w:type="spellEnd"/>
      <w:r w:rsidR="007802CE">
        <w:rPr>
          <w:rFonts w:ascii="Times New Roman" w:hAnsi="Times New Roman" w:cs="Times New Roman"/>
          <w:sz w:val="28"/>
          <w:szCs w:val="28"/>
        </w:rPr>
        <w:t xml:space="preserve">,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rsidR="006C7C1E" w:rsidRPr="005A38AC" w:rsidRDefault="006C7C1E" w:rsidP="00804C6B">
      <w:pPr>
        <w:rPr>
          <w:rFonts w:ascii="Times New Roman" w:hAnsi="Times New Roman" w:cs="Times New Roman"/>
          <w:sz w:val="28"/>
          <w:szCs w:val="28"/>
        </w:rPr>
      </w:pPr>
    </w:p>
    <w:p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72E59770" wp14:editId="341543EC">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rsidR="00A872BB" w:rsidRDefault="00A872BB" w:rsidP="00FD2E76">
      <w:pPr>
        <w:rPr>
          <w:rFonts w:ascii="Times New Roman" w:hAnsi="Times New Roman" w:cs="Times New Roman"/>
          <w:sz w:val="28"/>
          <w:szCs w:val="28"/>
        </w:rPr>
      </w:pPr>
    </w:p>
    <w:p w:rsidR="00AF041F" w:rsidRPr="002C7A92" w:rsidRDefault="00AF041F" w:rsidP="00FD2E76">
      <w:pPr>
        <w:rPr>
          <w:rFonts w:ascii="Times New Roman" w:hAnsi="Times New Roman" w:cs="Times New Roman"/>
          <w:sz w:val="28"/>
          <w:szCs w:val="28"/>
        </w:rPr>
      </w:pPr>
    </w:p>
    <w:p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rsidR="00CF584C" w:rsidRDefault="00CF584C" w:rsidP="00D610B9">
      <w:pPr>
        <w:spacing w:after="100"/>
        <w:ind w:right="357"/>
        <w:rPr>
          <w:b/>
          <w:sz w:val="30"/>
        </w:rPr>
      </w:pPr>
    </w:p>
    <w:p w:rsidR="00CF584C" w:rsidRDefault="00CF584C" w:rsidP="00CF584C">
      <w:pPr>
        <w:spacing w:after="100"/>
        <w:ind w:left="360" w:right="357" w:hanging="10"/>
        <w:jc w:val="center"/>
        <w:rPr>
          <w:b/>
          <w:sz w:val="30"/>
        </w:rPr>
      </w:pPr>
      <w:r>
        <w:rPr>
          <w:b/>
          <w:sz w:val="30"/>
        </w:rPr>
        <w:t>2. МЕТОДЫ РЕГУЛИРОВАНИЯ СИСТЕМЫ ЗДРАВООХРАНЕНИЯ</w:t>
      </w:r>
    </w:p>
    <w:p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rsidR="0045573D" w:rsidRPr="006C7C1E" w:rsidRDefault="0045573D" w:rsidP="0045573D">
      <w:pPr>
        <w:pStyle w:val="1"/>
        <w:tabs>
          <w:tab w:val="center" w:pos="3639"/>
          <w:tab w:val="center" w:pos="5313"/>
        </w:tabs>
        <w:ind w:right="0"/>
        <w:jc w:val="center"/>
        <w:rPr>
          <w:sz w:val="32"/>
        </w:rPr>
      </w:pPr>
      <w:r>
        <w:t xml:space="preserve">2.1 </w:t>
      </w:r>
      <w:r w:rsidRPr="00D056AA">
        <w:t xml:space="preserve">   </w:t>
      </w:r>
      <w:r w:rsidRPr="00CE2135">
        <w:rPr>
          <w:sz w:val="32"/>
        </w:rPr>
        <w:t xml:space="preserve">Обзор </w:t>
      </w:r>
      <w:r>
        <w:rPr>
          <w:sz w:val="32"/>
        </w:rPr>
        <w:t>существующих систем регулирования здравоохранения</w:t>
      </w:r>
    </w:p>
    <w:p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В рамках данной модели различные 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rsidR="0045573D" w:rsidRDefault="0045573D" w:rsidP="0045573D">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rsidR="0045573D" w:rsidRPr="00AF041F" w:rsidRDefault="0045573D" w:rsidP="0045573D">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w:t>
      </w:r>
      <w:r>
        <w:rPr>
          <w:rFonts w:ascii="Times New Roman" w:hAnsi="Times New Roman" w:cs="Times New Roman"/>
          <w:sz w:val="28"/>
          <w:szCs w:val="28"/>
        </w:rPr>
        <w:lastRenderedPageBreak/>
        <w:t xml:space="preserve">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rsidR="0045573D" w:rsidRDefault="0045573D" w:rsidP="00FC0F7B">
      <w:pPr>
        <w:rPr>
          <w:rFonts w:ascii="Times New Roman" w:hAnsi="Times New Roman" w:cs="Times New Roman"/>
          <w:sz w:val="28"/>
          <w:szCs w:val="28"/>
        </w:rPr>
      </w:pPr>
    </w:p>
    <w:p w:rsidR="0045573D" w:rsidRPr="00D344DC" w:rsidRDefault="0045573D" w:rsidP="0045573D">
      <w:pPr>
        <w:pStyle w:val="1"/>
        <w:tabs>
          <w:tab w:val="center" w:pos="3639"/>
          <w:tab w:val="center" w:pos="5313"/>
        </w:tabs>
        <w:ind w:right="0"/>
        <w:jc w:val="center"/>
        <w:rPr>
          <w:sz w:val="32"/>
        </w:rPr>
      </w:pPr>
      <w:r>
        <w:t>2.</w:t>
      </w:r>
      <w:r w:rsidR="00D344DC">
        <w:t>2</w:t>
      </w:r>
      <w:r>
        <w:t xml:space="preserve"> </w:t>
      </w:r>
      <w:r w:rsidRPr="00D056AA">
        <w:t xml:space="preserve">   </w:t>
      </w:r>
      <w:r>
        <w:rPr>
          <w:sz w:val="32"/>
        </w:rPr>
        <w:t>Введение теоретико-игровой модели</w:t>
      </w:r>
    </w:p>
    <w:p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 xml:space="preserve">согласно нотации </w:t>
      </w:r>
      <w:proofErr w:type="spellStart"/>
      <w:r w:rsidR="00C62E9C">
        <w:rPr>
          <w:rFonts w:ascii="Times New Roman" w:hAnsi="Times New Roman" w:cs="Times New Roman"/>
          <w:sz w:val="28"/>
          <w:szCs w:val="28"/>
        </w:rPr>
        <w:t>Кендалла</w:t>
      </w:r>
      <w:proofErr w:type="spellEnd"/>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rsidR="00065C01" w:rsidRDefault="00065C01" w:rsidP="009E028C">
      <w:pPr>
        <w:rPr>
          <w:rFonts w:ascii="Times New Roman" w:hAnsi="Times New Roman" w:cs="Times New Roman"/>
          <w:sz w:val="28"/>
          <w:szCs w:val="28"/>
        </w:rPr>
      </w:pPr>
    </w:p>
    <w:p w:rsidR="00065C01" w:rsidRDefault="00065C01" w:rsidP="00065C01">
      <w:pPr>
        <w:rPr>
          <w:rFonts w:ascii="Times New Roman" w:hAnsi="Times New Roman" w:cs="Times New Roman"/>
          <w:sz w:val="28"/>
          <w:szCs w:val="28"/>
        </w:rPr>
      </w:pPr>
      <w:r>
        <w:rPr>
          <w:noProof/>
        </w:rPr>
        <w:drawing>
          <wp:inline distT="0" distB="0" distL="0" distR="0" wp14:anchorId="43655013" wp14:editId="20BDB029">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FC0F7B" w:rsidRPr="0013230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rsidR="00065C01" w:rsidRDefault="00B84935"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rsidTr="00860B3F">
        <w:tc>
          <w:tcPr>
            <w:tcW w:w="3209" w:type="dxa"/>
          </w:tcPr>
          <w:p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rsidR="00860B3F" w:rsidRPr="00860B3F" w:rsidRDefault="00860B3F" w:rsidP="009E028C">
      <w:pPr>
        <w:rPr>
          <w:rFonts w:ascii="Times New Roman" w:hAnsi="Times New Roman" w:cs="Times New Roman"/>
          <w:sz w:val="28"/>
          <w:szCs w:val="28"/>
        </w:rPr>
      </w:pPr>
    </w:p>
    <w:p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w:rPr>
              <w:rFonts w:ascii="Times New Roman" w:hAnsi="Times New Roman" w:cs="Times New Roman"/>
              <w:sz w:val="28"/>
              <w:szCs w:val="28"/>
            </w:rPr>
            <w:br/>
          </m:r>
        </m:oMath>
      </m:oMathPara>
    </w:p>
    <w:p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rsidR="00804C6B" w:rsidRPr="002C7A92" w:rsidRDefault="00804C6B" w:rsidP="00804C6B">
      <w:pPr>
        <w:rPr>
          <w:rFonts w:ascii="Times New Roman" w:hAnsi="Times New Roman" w:cs="Times New Roman"/>
          <w:sz w:val="28"/>
          <w:szCs w:val="28"/>
        </w:rPr>
      </w:pPr>
    </w:p>
    <w:p w:rsidR="00D610B9" w:rsidRDefault="00D344DC" w:rsidP="00D610B9">
      <w:pPr>
        <w:pStyle w:val="1"/>
        <w:tabs>
          <w:tab w:val="center" w:pos="3639"/>
          <w:tab w:val="center" w:pos="5313"/>
        </w:tabs>
        <w:ind w:right="0"/>
        <w:jc w:val="center"/>
        <w:rPr>
          <w:sz w:val="32"/>
        </w:rPr>
      </w:pPr>
      <w:r w:rsidRPr="00D344DC">
        <w:t>2.3</w:t>
      </w:r>
      <w:r w:rsidR="00D610B9">
        <w:t xml:space="preserve"> </w:t>
      </w:r>
      <w:r w:rsidR="00D610B9" w:rsidRPr="00D056AA">
        <w:t xml:space="preserve">   </w:t>
      </w:r>
      <w:r w:rsidR="00D610B9">
        <w:rPr>
          <w:sz w:val="32"/>
        </w:rPr>
        <w:t>Регулирование с помощью диспетчера</w:t>
      </w:r>
    </w:p>
    <w:p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rsidR="00776670" w:rsidRDefault="00776670"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rsidR="00D731D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p>
    <w:p w:rsidR="002921AB" w:rsidRDefault="00F968FB" w:rsidP="00804C6B">
      <w:pPr>
        <w:rPr>
          <w:rFonts w:ascii="Times New Roman" w:hAnsi="Times New Roman" w:cs="Times New Roman"/>
          <w:sz w:val="28"/>
          <w:szCs w:val="28"/>
        </w:rPr>
      </w:pPr>
      <w:r>
        <w:rPr>
          <w:rFonts w:ascii="Times New Roman" w:hAnsi="Times New Roman" w:cs="Times New Roman"/>
          <w:sz w:val="28"/>
          <w:szCs w:val="28"/>
        </w:rPr>
        <w:lastRenderedPageBreak/>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rsidR="002921AB" w:rsidRPr="002921AB" w:rsidRDefault="002921AB" w:rsidP="00804C6B">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rsidR="00804C6B" w:rsidRPr="002921AB"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rsidR="002921AB" w:rsidRDefault="002921AB" w:rsidP="00804C6B">
      <w:pPr>
        <w:rPr>
          <w:rFonts w:ascii="Times New Roman" w:hAnsi="Times New Roman" w:cs="Times New Roman"/>
          <w:i/>
          <w:sz w:val="28"/>
          <w:szCs w:val="28"/>
        </w:rPr>
      </w:pPr>
    </w:p>
    <w:p w:rsidR="002921AB" w:rsidRPr="002921AB" w:rsidRDefault="002921AB" w:rsidP="00804C6B">
      <w:pPr>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rsidR="00A74D12" w:rsidRPr="00D731D7" w:rsidRDefault="00A74D12">
      <w:pPr>
        <w:rPr>
          <w:rFonts w:ascii="Times New Roman" w:eastAsia="Times New Roman" w:hAnsi="Times New Roman" w:cs="Times New Roman"/>
          <w:b/>
          <w:sz w:val="30"/>
          <w:szCs w:val="30"/>
        </w:rPr>
      </w:pPr>
      <w:r w:rsidRPr="00D731D7">
        <w:rPr>
          <w:sz w:val="30"/>
          <w:szCs w:val="30"/>
        </w:rPr>
        <w:br w:type="page"/>
      </w:r>
      <w:bookmarkStart w:id="3" w:name="_GoBack"/>
      <w:bookmarkEnd w:id="3"/>
    </w:p>
    <w:p w:rsidR="009158F6" w:rsidRPr="00D344DC" w:rsidRDefault="009158F6" w:rsidP="009158F6">
      <w:pPr>
        <w:pStyle w:val="1"/>
        <w:spacing w:after="0"/>
        <w:ind w:left="360" w:right="358"/>
        <w:jc w:val="center"/>
        <w:rPr>
          <w:sz w:val="30"/>
          <w:szCs w:val="30"/>
          <w:lang w:val="en-US"/>
        </w:rPr>
      </w:pPr>
      <w:r w:rsidRPr="009158F6">
        <w:rPr>
          <w:sz w:val="30"/>
          <w:szCs w:val="30"/>
        </w:rPr>
        <w:lastRenderedPageBreak/>
        <w:t>СПИСОК</w:t>
      </w:r>
      <w:r w:rsidRPr="00D344DC">
        <w:rPr>
          <w:sz w:val="30"/>
          <w:szCs w:val="30"/>
          <w:lang w:val="en-US"/>
        </w:rPr>
        <w:t xml:space="preserve"> </w:t>
      </w:r>
      <w:r w:rsidRPr="009158F6">
        <w:rPr>
          <w:sz w:val="30"/>
          <w:szCs w:val="30"/>
        </w:rPr>
        <w:t>ЛИТЕРАТУРЫ</w:t>
      </w:r>
    </w:p>
    <w:p w:rsidR="00FC0F7B" w:rsidRPr="00D344DC" w:rsidRDefault="009158F6"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D344DC">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D344DC">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D344DC">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D344DC">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D344DC">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FC0F7B" w:rsidRPr="00D344DC">
        <w:rPr>
          <w:rFonts w:ascii="Times New Roman" w:hAnsi="Times New Roman" w:cs="Times New Roman"/>
          <w:noProof/>
          <w:sz w:val="28"/>
          <w:szCs w:val="24"/>
          <w:lang w:val="en-US"/>
        </w:rPr>
        <w:t>[1]</w:t>
      </w:r>
      <w:r w:rsidR="00FC0F7B" w:rsidRPr="00D344DC">
        <w:rPr>
          <w:rFonts w:ascii="Times New Roman" w:hAnsi="Times New Roman" w:cs="Times New Roman"/>
          <w:noProof/>
          <w:sz w:val="28"/>
          <w:szCs w:val="24"/>
          <w:lang w:val="en-US"/>
        </w:rPr>
        <w:tab/>
        <w:t xml:space="preserve">M. Lauzi and M. Lauzi, “Smart City,” </w:t>
      </w:r>
      <w:r w:rsidR="00FC0F7B" w:rsidRPr="00D344DC">
        <w:rPr>
          <w:rFonts w:ascii="Times New Roman" w:hAnsi="Times New Roman" w:cs="Times New Roman"/>
          <w:i/>
          <w:iCs/>
          <w:noProof/>
          <w:sz w:val="28"/>
          <w:szCs w:val="24"/>
          <w:lang w:val="en-US"/>
        </w:rPr>
        <w:t>Smart City</w:t>
      </w:r>
      <w:r w:rsidR="00FC0F7B" w:rsidRPr="00D344DC">
        <w:rPr>
          <w:rFonts w:ascii="Times New Roman" w:hAnsi="Times New Roman" w:cs="Times New Roman"/>
          <w:noProof/>
          <w:sz w:val="28"/>
          <w:szCs w:val="24"/>
          <w:lang w:val="en-US"/>
        </w:rPr>
        <w:t>, pp. 1–8, 201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2]</w:t>
      </w:r>
      <w:r w:rsidRPr="00D344DC">
        <w:rPr>
          <w:rFonts w:ascii="Times New Roman" w:hAnsi="Times New Roman" w:cs="Times New Roman"/>
          <w:noProof/>
          <w:sz w:val="28"/>
          <w:szCs w:val="24"/>
          <w:lang w:val="en-US"/>
        </w:rPr>
        <w:tab/>
        <w:t xml:space="preserve">S. V. Kovalchuk, M. A. Moskalenko, and A. N. Yakovlev, “Towards model-based policy elaboration on city scale using game theory: Application to ambulance dispatching,” in </w:t>
      </w:r>
      <w:r w:rsidRPr="00D344DC">
        <w:rPr>
          <w:rFonts w:ascii="Times New Roman" w:hAnsi="Times New Roman" w:cs="Times New Roman"/>
          <w:i/>
          <w:iCs/>
          <w:noProof/>
          <w:sz w:val="28"/>
          <w:szCs w:val="24"/>
          <w:lang w:val="en-US"/>
        </w:rPr>
        <w:t>Lecture Notes in Computer Science (including subseries Lecture Notes in Artificial Intelligence and Lecture Notes in Bioinformatics)</w:t>
      </w:r>
      <w:r w:rsidRPr="00D344DC">
        <w:rPr>
          <w:rFonts w:ascii="Times New Roman" w:hAnsi="Times New Roman" w:cs="Times New Roman"/>
          <w:noProof/>
          <w:sz w:val="28"/>
          <w:szCs w:val="24"/>
          <w:lang w:val="en-US"/>
        </w:rPr>
        <w:t>, 201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3]</w:t>
      </w:r>
      <w:r w:rsidRPr="00D344DC">
        <w:rPr>
          <w:rFonts w:ascii="Times New Roman" w:hAnsi="Times New Roman" w:cs="Times New Roman"/>
          <w:noProof/>
          <w:sz w:val="28"/>
          <w:szCs w:val="24"/>
          <w:lang w:val="en-US"/>
        </w:rPr>
        <w:tab/>
        <w:t>D. Darmoul, L. Baricault, C. Sapin, I. Chantret, G. Trugnan, and M. Rousset, “Health in 2015 from MDGs Millennium Development Goals to SDGs Sustainable Development Goals,” 1991.</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4]</w:t>
      </w:r>
      <w:r w:rsidRPr="00D344DC">
        <w:rPr>
          <w:rFonts w:ascii="Times New Roman" w:hAnsi="Times New Roman" w:cs="Times New Roman"/>
          <w:noProof/>
          <w:sz w:val="28"/>
          <w:szCs w:val="24"/>
          <w:lang w:val="en-US"/>
        </w:rPr>
        <w:tab/>
        <w:t xml:space="preserve">G. De Luca, H. Suryapranata, J. P. Ottervanger, and E. M. Antman, “Time Delay to Treatment and Mortality in Primary Angioplasty for Acute Myocardial Infarction,” </w:t>
      </w:r>
      <w:r w:rsidRPr="00D344DC">
        <w:rPr>
          <w:rFonts w:ascii="Times New Roman" w:hAnsi="Times New Roman" w:cs="Times New Roman"/>
          <w:i/>
          <w:iCs/>
          <w:noProof/>
          <w:sz w:val="28"/>
          <w:szCs w:val="24"/>
          <w:lang w:val="en-US"/>
        </w:rPr>
        <w:t>Circulation</w:t>
      </w:r>
      <w:r w:rsidRPr="00D344DC">
        <w:rPr>
          <w:rFonts w:ascii="Times New Roman" w:hAnsi="Times New Roman" w:cs="Times New Roman"/>
          <w:noProof/>
          <w:sz w:val="28"/>
          <w:szCs w:val="24"/>
          <w:lang w:val="en-US"/>
        </w:rPr>
        <w:t>, vol. 109, no. 10, pp. 1223–1225, Mar. 2004.</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5]</w:t>
      </w:r>
      <w:r w:rsidRPr="00D344DC">
        <w:rPr>
          <w:rFonts w:ascii="Times New Roman" w:hAnsi="Times New Roman" w:cs="Times New Roman"/>
          <w:noProof/>
          <w:sz w:val="28"/>
          <w:szCs w:val="24"/>
          <w:lang w:val="en-US"/>
        </w:rPr>
        <w:tab/>
        <w:t xml:space="preserve">S. Deo and I. Gurvich, “Centralized vs. Decentralized Ambulance Diversion: A Network Perspective,” </w:t>
      </w:r>
      <w:r w:rsidRPr="00D344DC">
        <w:rPr>
          <w:rFonts w:ascii="Times New Roman" w:hAnsi="Times New Roman" w:cs="Times New Roman"/>
          <w:i/>
          <w:iCs/>
          <w:noProof/>
          <w:sz w:val="28"/>
          <w:szCs w:val="24"/>
          <w:lang w:val="en-US"/>
        </w:rPr>
        <w:t>Ssrn</w:t>
      </w:r>
      <w:r w:rsidRPr="00D344DC">
        <w:rPr>
          <w:rFonts w:ascii="Times New Roman" w:hAnsi="Times New Roman" w:cs="Times New Roman"/>
          <w:noProof/>
          <w:sz w:val="28"/>
          <w:szCs w:val="24"/>
          <w:lang w:val="en-US"/>
        </w:rPr>
        <w:t>, no. December 2015, 2010.</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6]</w:t>
      </w:r>
      <w:r w:rsidRPr="00D344DC">
        <w:rPr>
          <w:rFonts w:ascii="Times New Roman" w:hAnsi="Times New Roman" w:cs="Times New Roman"/>
          <w:noProof/>
          <w:sz w:val="28"/>
          <w:szCs w:val="24"/>
          <w:lang w:val="en-US"/>
        </w:rPr>
        <w:tab/>
        <w:t xml:space="preserve">N. Kumar, K. Kaur, A. Jindal, and J. J. P. C. Rodrigues, “Providing healthcare services on-the-fly using multi-player cooperation game theory in Internet of Vehicles (IoV) environment,” </w:t>
      </w:r>
      <w:r w:rsidRPr="00D344DC">
        <w:rPr>
          <w:rFonts w:ascii="Times New Roman" w:hAnsi="Times New Roman" w:cs="Times New Roman"/>
          <w:i/>
          <w:iCs/>
          <w:noProof/>
          <w:sz w:val="28"/>
          <w:szCs w:val="24"/>
          <w:lang w:val="en-US"/>
        </w:rPr>
        <w:t>Digit. Commun. Networks</w:t>
      </w:r>
      <w:r w:rsidRPr="00D344DC">
        <w:rPr>
          <w:rFonts w:ascii="Times New Roman" w:hAnsi="Times New Roman" w:cs="Times New Roman"/>
          <w:noProof/>
          <w:sz w:val="28"/>
          <w:szCs w:val="24"/>
          <w:lang w:val="en-US"/>
        </w:rPr>
        <w:t>, vol. 1, no. 3, pp. 191–203, 2015.</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7]</w:t>
      </w:r>
      <w:r w:rsidRPr="00D344DC">
        <w:rPr>
          <w:rFonts w:ascii="Times New Roman" w:hAnsi="Times New Roman" w:cs="Times New Roman"/>
          <w:noProof/>
          <w:sz w:val="28"/>
          <w:szCs w:val="24"/>
          <w:lang w:val="en-US"/>
        </w:rPr>
        <w:tab/>
        <w:t xml:space="preserve">M. D. Agee and Z. Gates, “Lessons from game theory about healthcare system price inflation: Evidence from a community-level case study,” </w:t>
      </w:r>
      <w:r w:rsidRPr="00D344DC">
        <w:rPr>
          <w:rFonts w:ascii="Times New Roman" w:hAnsi="Times New Roman" w:cs="Times New Roman"/>
          <w:i/>
          <w:iCs/>
          <w:noProof/>
          <w:sz w:val="28"/>
          <w:szCs w:val="24"/>
          <w:lang w:val="en-US"/>
        </w:rPr>
        <w:t>Appl. Health Econ. Health Policy</w:t>
      </w:r>
      <w:r w:rsidRPr="00D344DC">
        <w:rPr>
          <w:rFonts w:ascii="Times New Roman" w:hAnsi="Times New Roman" w:cs="Times New Roman"/>
          <w:noProof/>
          <w:sz w:val="28"/>
          <w:szCs w:val="24"/>
          <w:lang w:val="en-US"/>
        </w:rPr>
        <w:t>, vol. 11, no. 1, pp. 45–51, 2013.</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8]</w:t>
      </w:r>
      <w:r w:rsidRPr="00D344DC">
        <w:rPr>
          <w:rFonts w:ascii="Times New Roman" w:hAnsi="Times New Roman" w:cs="Times New Roman"/>
          <w:noProof/>
          <w:sz w:val="28"/>
          <w:szCs w:val="24"/>
          <w:lang w:val="en-US"/>
        </w:rPr>
        <w:tab/>
        <w:t xml:space="preserve">R. Hernández, C. Cárdenas, and D. Muñoz, “Game theory applied to transportation systems in Smart Cities: analysis of evolutionary stable strategies in a generic car pooling system,” </w:t>
      </w:r>
      <w:r w:rsidRPr="00D344DC">
        <w:rPr>
          <w:rFonts w:ascii="Times New Roman" w:hAnsi="Times New Roman" w:cs="Times New Roman"/>
          <w:i/>
          <w:iCs/>
          <w:noProof/>
          <w:sz w:val="28"/>
          <w:szCs w:val="24"/>
          <w:lang w:val="en-US"/>
        </w:rPr>
        <w:t>Int. J. Interact. Des. Manuf.</w:t>
      </w:r>
      <w:r w:rsidRPr="00D344DC">
        <w:rPr>
          <w:rFonts w:ascii="Times New Roman" w:hAnsi="Times New Roman" w:cs="Times New Roman"/>
          <w:noProof/>
          <w:sz w:val="28"/>
          <w:szCs w:val="24"/>
          <w:lang w:val="en-US"/>
        </w:rPr>
        <w:t>, vol. 12, no. 1, pp. 179–185, 201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9]</w:t>
      </w:r>
      <w:r w:rsidRPr="00D344DC">
        <w:rPr>
          <w:rFonts w:ascii="Times New Roman" w:hAnsi="Times New Roman" w:cs="Times New Roman"/>
          <w:noProof/>
          <w:sz w:val="28"/>
          <w:szCs w:val="24"/>
          <w:lang w:val="en-US"/>
        </w:rPr>
        <w:tab/>
        <w:t xml:space="preserve">P. W. Shaughnessy, R. E. Schlenker, and D. F. Hittle, “Home health care outcomes under capitated and fee-for-service payment,” </w:t>
      </w:r>
      <w:r w:rsidRPr="00D344DC">
        <w:rPr>
          <w:rFonts w:ascii="Times New Roman" w:hAnsi="Times New Roman" w:cs="Times New Roman"/>
          <w:i/>
          <w:iCs/>
          <w:noProof/>
          <w:sz w:val="28"/>
          <w:szCs w:val="24"/>
          <w:lang w:val="en-US"/>
        </w:rPr>
        <w:t>Heal. Care Financ.</w:t>
      </w:r>
      <w:r w:rsidRPr="00D344DC">
        <w:rPr>
          <w:rFonts w:ascii="Times New Roman" w:hAnsi="Times New Roman" w:cs="Times New Roman"/>
          <w:noProof/>
          <w:sz w:val="28"/>
          <w:szCs w:val="24"/>
          <w:lang w:val="en-US"/>
        </w:rPr>
        <w:t>, 1994.</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10]</w:t>
      </w:r>
      <w:r w:rsidRPr="00D344DC">
        <w:rPr>
          <w:rFonts w:ascii="Times New Roman" w:hAnsi="Times New Roman" w:cs="Times New Roman"/>
          <w:noProof/>
          <w:sz w:val="28"/>
          <w:szCs w:val="24"/>
          <w:lang w:val="en-US"/>
        </w:rPr>
        <w:tab/>
        <w:t xml:space="preserve">K. J. Mullen, R. G. Frank, and M. B. Rosenthal, “Can you get what you pay for? Pay-for-performance and the quality of healthcare providers,” </w:t>
      </w:r>
      <w:r w:rsidRPr="00D344DC">
        <w:rPr>
          <w:rFonts w:ascii="Times New Roman" w:hAnsi="Times New Roman" w:cs="Times New Roman"/>
          <w:i/>
          <w:iCs/>
          <w:noProof/>
          <w:sz w:val="28"/>
          <w:szCs w:val="24"/>
          <w:lang w:val="en-US"/>
        </w:rPr>
        <w:t>RAND J. Econ.</w:t>
      </w:r>
      <w:r w:rsidRPr="00D344DC">
        <w:rPr>
          <w:rFonts w:ascii="Times New Roman" w:hAnsi="Times New Roman" w:cs="Times New Roman"/>
          <w:noProof/>
          <w:sz w:val="28"/>
          <w:szCs w:val="24"/>
          <w:lang w:val="en-US"/>
        </w:rPr>
        <w:t>, 2010.</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szCs w:val="24"/>
          <w:lang w:val="en-US"/>
        </w:rPr>
      </w:pPr>
      <w:r w:rsidRPr="00D344DC">
        <w:rPr>
          <w:rFonts w:ascii="Times New Roman" w:hAnsi="Times New Roman" w:cs="Times New Roman"/>
          <w:noProof/>
          <w:sz w:val="28"/>
          <w:szCs w:val="24"/>
          <w:lang w:val="en-US"/>
        </w:rPr>
        <w:t>[11]</w:t>
      </w:r>
      <w:r w:rsidRPr="00D344DC">
        <w:rPr>
          <w:rFonts w:ascii="Times New Roman" w:hAnsi="Times New Roman" w:cs="Times New Roman"/>
          <w:noProof/>
          <w:sz w:val="28"/>
          <w:szCs w:val="24"/>
          <w:lang w:val="en-US"/>
        </w:rPr>
        <w:tab/>
        <w:t>T. Bossert, “ANALYZING THE DECENTRALIZATION OF HEALTH SYSTEMS IN DEVELOPING COUNTRIES : DECISION SPACE , INNOVATION AND PERFORMANCE,” vol. 47, no. 10, pp. 1513–1527, 1998.</w:t>
      </w:r>
    </w:p>
    <w:p w:rsidR="00FC0F7B" w:rsidRPr="00D344DC" w:rsidRDefault="00FC0F7B" w:rsidP="00FC0F7B">
      <w:pPr>
        <w:widowControl w:val="0"/>
        <w:autoSpaceDE w:val="0"/>
        <w:autoSpaceDN w:val="0"/>
        <w:adjustRightInd w:val="0"/>
        <w:spacing w:after="0" w:line="240" w:lineRule="auto"/>
        <w:ind w:left="640" w:hanging="640"/>
        <w:rPr>
          <w:rFonts w:ascii="Times New Roman" w:hAnsi="Times New Roman" w:cs="Times New Roman"/>
          <w:noProof/>
          <w:sz w:val="28"/>
          <w:lang w:val="en-US"/>
        </w:rPr>
      </w:pPr>
      <w:r w:rsidRPr="00D344DC">
        <w:rPr>
          <w:rFonts w:ascii="Times New Roman" w:hAnsi="Times New Roman" w:cs="Times New Roman"/>
          <w:noProof/>
          <w:sz w:val="28"/>
          <w:szCs w:val="24"/>
          <w:lang w:val="en-US"/>
        </w:rPr>
        <w:t>[12]</w:t>
      </w:r>
      <w:r w:rsidRPr="00D344DC">
        <w:rPr>
          <w:rFonts w:ascii="Times New Roman" w:hAnsi="Times New Roman" w:cs="Times New Roman"/>
          <w:noProof/>
          <w:sz w:val="28"/>
          <w:szCs w:val="24"/>
          <w:lang w:val="en-US"/>
        </w:rPr>
        <w:tab/>
        <w:t xml:space="preserve">M. Fredriksson and U. Winblad, “Consequences of a decentralized healthcare governance model: Measuring regional authority support for patient choice in Sweden,” </w:t>
      </w:r>
      <w:r w:rsidRPr="00D344DC">
        <w:rPr>
          <w:rFonts w:ascii="Times New Roman" w:hAnsi="Times New Roman" w:cs="Times New Roman"/>
          <w:i/>
          <w:iCs/>
          <w:noProof/>
          <w:sz w:val="28"/>
          <w:szCs w:val="24"/>
          <w:lang w:val="en-US"/>
        </w:rPr>
        <w:t>Soc. Sci. Med.</w:t>
      </w:r>
      <w:r w:rsidRPr="00D344DC">
        <w:rPr>
          <w:rFonts w:ascii="Times New Roman" w:hAnsi="Times New Roman" w:cs="Times New Roman"/>
          <w:noProof/>
          <w:sz w:val="28"/>
          <w:szCs w:val="24"/>
          <w:lang w:val="en-US"/>
        </w:rPr>
        <w:t>, vol. 67, no. 2, pp. 271–279, 2008.</w:t>
      </w:r>
    </w:p>
    <w:p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p>
    <w:p w:rsidR="00206B41" w:rsidRPr="00206B41" w:rsidRDefault="00206B41" w:rsidP="00206B41">
      <w:pPr>
        <w:pStyle w:val="1"/>
        <w:spacing w:after="0"/>
        <w:ind w:left="360" w:right="358"/>
        <w:jc w:val="center"/>
        <w:rPr>
          <w:sz w:val="30"/>
          <w:szCs w:val="30"/>
        </w:rPr>
      </w:pPr>
      <w:r>
        <w:rPr>
          <w:sz w:val="30"/>
          <w:szCs w:val="30"/>
        </w:rPr>
        <w:lastRenderedPageBreak/>
        <w:t>Приложение</w:t>
      </w:r>
    </w:p>
    <w:p w:rsidR="009158F6" w:rsidRPr="009158F6" w:rsidRDefault="009158F6" w:rsidP="009158F6">
      <w:pPr>
        <w:spacing w:after="0" w:line="260" w:lineRule="auto"/>
        <w:ind w:right="60" w:firstLine="360"/>
        <w:jc w:val="both"/>
        <w:rPr>
          <w:rFonts w:ascii="Times New Roman" w:hAnsi="Times New Roman" w:cs="Times New Roman"/>
          <w:sz w:val="28"/>
          <w:szCs w:val="28"/>
        </w:rPr>
      </w:pPr>
    </w:p>
    <w:sectPr w:rsidR="009158F6" w:rsidRPr="009158F6"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4935" w:rsidRDefault="00B84935" w:rsidP="00530A8D">
      <w:pPr>
        <w:spacing w:after="0" w:line="240" w:lineRule="auto"/>
      </w:pPr>
      <w:r>
        <w:separator/>
      </w:r>
    </w:p>
  </w:endnote>
  <w:endnote w:type="continuationSeparator" w:id="0">
    <w:p w:rsidR="00B84935" w:rsidRDefault="00B84935"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4935" w:rsidRDefault="00B84935" w:rsidP="00530A8D">
      <w:pPr>
        <w:spacing w:after="0" w:line="240" w:lineRule="auto"/>
      </w:pPr>
      <w:r>
        <w:separator/>
      </w:r>
    </w:p>
  </w:footnote>
  <w:footnote w:type="continuationSeparator" w:id="0">
    <w:p w:rsidR="00B84935" w:rsidRDefault="00B84935"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EndPr/>
    <w:sdtContent>
      <w:p w:rsidR="0045573D" w:rsidRDefault="0045573D">
        <w:pPr>
          <w:pStyle w:val="a3"/>
          <w:jc w:val="right"/>
        </w:pPr>
        <w:r>
          <w:fldChar w:fldCharType="begin"/>
        </w:r>
        <w:r>
          <w:instrText>PAGE   \* MERGEFORMAT</w:instrText>
        </w:r>
        <w:r>
          <w:fldChar w:fldCharType="separate"/>
        </w:r>
        <w:r>
          <w:rPr>
            <w:noProof/>
          </w:rPr>
          <w:t>8</w:t>
        </w:r>
        <w:r>
          <w:fldChar w:fldCharType="end"/>
        </w:r>
      </w:p>
    </w:sdtContent>
  </w:sdt>
  <w:p w:rsidR="0045573D" w:rsidRDefault="0045573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36.55pt;height:22.9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4"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7"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8"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9"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0"/>
  </w:num>
  <w:num w:numId="5">
    <w:abstractNumId w:val="9"/>
  </w:num>
  <w:num w:numId="6">
    <w:abstractNumId w:val="6"/>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65C01"/>
    <w:rsid w:val="000B1DCA"/>
    <w:rsid w:val="000C381D"/>
    <w:rsid w:val="000C679C"/>
    <w:rsid w:val="000E3F3B"/>
    <w:rsid w:val="000F243B"/>
    <w:rsid w:val="00131622"/>
    <w:rsid w:val="00131FBA"/>
    <w:rsid w:val="00132305"/>
    <w:rsid w:val="00140196"/>
    <w:rsid w:val="00146BA8"/>
    <w:rsid w:val="00165247"/>
    <w:rsid w:val="001774D2"/>
    <w:rsid w:val="0018306C"/>
    <w:rsid w:val="001A2E91"/>
    <w:rsid w:val="001E282E"/>
    <w:rsid w:val="001F6533"/>
    <w:rsid w:val="00206B41"/>
    <w:rsid w:val="002141A2"/>
    <w:rsid w:val="00221A7C"/>
    <w:rsid w:val="002223AD"/>
    <w:rsid w:val="0028455C"/>
    <w:rsid w:val="002921AB"/>
    <w:rsid w:val="002C57A8"/>
    <w:rsid w:val="002C7A92"/>
    <w:rsid w:val="00306806"/>
    <w:rsid w:val="00336607"/>
    <w:rsid w:val="003C0A68"/>
    <w:rsid w:val="003D7384"/>
    <w:rsid w:val="003E3419"/>
    <w:rsid w:val="003E617C"/>
    <w:rsid w:val="00411129"/>
    <w:rsid w:val="00451D6F"/>
    <w:rsid w:val="0045573D"/>
    <w:rsid w:val="004740FF"/>
    <w:rsid w:val="004B4D6E"/>
    <w:rsid w:val="004C244B"/>
    <w:rsid w:val="004C7E96"/>
    <w:rsid w:val="00530A8D"/>
    <w:rsid w:val="00537C75"/>
    <w:rsid w:val="00554E13"/>
    <w:rsid w:val="005A38AC"/>
    <w:rsid w:val="005C3865"/>
    <w:rsid w:val="005D1332"/>
    <w:rsid w:val="005D523B"/>
    <w:rsid w:val="005F1A27"/>
    <w:rsid w:val="005F6D76"/>
    <w:rsid w:val="00603D95"/>
    <w:rsid w:val="00644DB9"/>
    <w:rsid w:val="0066283E"/>
    <w:rsid w:val="00666826"/>
    <w:rsid w:val="006704C4"/>
    <w:rsid w:val="0067083F"/>
    <w:rsid w:val="006C7C1E"/>
    <w:rsid w:val="006D600D"/>
    <w:rsid w:val="00723B4E"/>
    <w:rsid w:val="00760340"/>
    <w:rsid w:val="00776670"/>
    <w:rsid w:val="007802CE"/>
    <w:rsid w:val="007B6431"/>
    <w:rsid w:val="007E23ED"/>
    <w:rsid w:val="007F2913"/>
    <w:rsid w:val="00801F03"/>
    <w:rsid w:val="00804C6B"/>
    <w:rsid w:val="00856A03"/>
    <w:rsid w:val="00860B3F"/>
    <w:rsid w:val="008A3B01"/>
    <w:rsid w:val="008C7957"/>
    <w:rsid w:val="008E0A52"/>
    <w:rsid w:val="008E6B23"/>
    <w:rsid w:val="00902B12"/>
    <w:rsid w:val="00913945"/>
    <w:rsid w:val="009158F6"/>
    <w:rsid w:val="00962E01"/>
    <w:rsid w:val="00970312"/>
    <w:rsid w:val="009C0EF6"/>
    <w:rsid w:val="009E028C"/>
    <w:rsid w:val="00A04874"/>
    <w:rsid w:val="00A1331E"/>
    <w:rsid w:val="00A21E1C"/>
    <w:rsid w:val="00A250EB"/>
    <w:rsid w:val="00A25597"/>
    <w:rsid w:val="00A3716B"/>
    <w:rsid w:val="00A472DA"/>
    <w:rsid w:val="00A74D12"/>
    <w:rsid w:val="00A872BB"/>
    <w:rsid w:val="00A8776D"/>
    <w:rsid w:val="00A97B13"/>
    <w:rsid w:val="00AA3129"/>
    <w:rsid w:val="00AC0925"/>
    <w:rsid w:val="00AC260F"/>
    <w:rsid w:val="00AF041F"/>
    <w:rsid w:val="00B419AF"/>
    <w:rsid w:val="00B70610"/>
    <w:rsid w:val="00B84935"/>
    <w:rsid w:val="00BC77E0"/>
    <w:rsid w:val="00BF1EA0"/>
    <w:rsid w:val="00C57D32"/>
    <w:rsid w:val="00C62E9C"/>
    <w:rsid w:val="00C63302"/>
    <w:rsid w:val="00CE2135"/>
    <w:rsid w:val="00CF5513"/>
    <w:rsid w:val="00CF584C"/>
    <w:rsid w:val="00D023BE"/>
    <w:rsid w:val="00D056AA"/>
    <w:rsid w:val="00D150BD"/>
    <w:rsid w:val="00D344DC"/>
    <w:rsid w:val="00D35AE7"/>
    <w:rsid w:val="00D40657"/>
    <w:rsid w:val="00D44545"/>
    <w:rsid w:val="00D56A61"/>
    <w:rsid w:val="00D610B9"/>
    <w:rsid w:val="00D731D7"/>
    <w:rsid w:val="00D754E0"/>
    <w:rsid w:val="00D80BA9"/>
    <w:rsid w:val="00DE6506"/>
    <w:rsid w:val="00DF4116"/>
    <w:rsid w:val="00E10E75"/>
    <w:rsid w:val="00E7626A"/>
    <w:rsid w:val="00EC09E8"/>
    <w:rsid w:val="00ED4562"/>
    <w:rsid w:val="00F231A5"/>
    <w:rsid w:val="00F63D83"/>
    <w:rsid w:val="00F67B23"/>
    <w:rsid w:val="00F968FB"/>
    <w:rsid w:val="00FC09B9"/>
    <w:rsid w:val="00FC0F7B"/>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24A640"/>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78082-5DB4-4634-92D9-498E72D79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1</TotalTime>
  <Pages>16</Pages>
  <Words>7657</Words>
  <Characters>43647</Characters>
  <Application>Microsoft Office Word</Application>
  <DocSecurity>0</DocSecurity>
  <Lines>363</Lines>
  <Paragraphs>10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19</cp:revision>
  <dcterms:created xsi:type="dcterms:W3CDTF">2019-05-20T10:58:00Z</dcterms:created>
  <dcterms:modified xsi:type="dcterms:W3CDTF">2019-06-0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